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6D4404AE"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sidR="00624907">
        <w:rPr>
          <w:sz w:val="24"/>
          <w:szCs w:val="24"/>
          <w:vertAlign w:val="superscript"/>
        </w:rPr>
        <w:t>#</w:t>
      </w:r>
      <w:r>
        <w:rPr>
          <w:sz w:val="24"/>
          <w:szCs w:val="24"/>
        </w:rPr>
        <w:t>, Mónica Meijón</w:t>
      </w:r>
      <w:r>
        <w:rPr>
          <w:sz w:val="24"/>
          <w:szCs w:val="24"/>
          <w:vertAlign w:val="superscript"/>
        </w:rPr>
        <w:t>1*</w:t>
      </w:r>
      <w:r w:rsidR="00624907">
        <w:rPr>
          <w:sz w:val="24"/>
          <w:szCs w:val="24"/>
          <w:vertAlign w:val="superscript"/>
        </w:rPr>
        <w:t>#</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2485D7EF" w:rsidR="006E391F" w:rsidRPr="006E391F" w:rsidRDefault="00624907" w:rsidP="00826244">
      <w:pPr>
        <w:jc w:val="left"/>
        <w:rPr>
          <w:lang w:val="en-GB"/>
        </w:rPr>
      </w:pPr>
      <w:r>
        <w:rPr>
          <w:lang w:val="en-GB"/>
        </w:rPr>
        <w:t># Contributed equally</w:t>
      </w:r>
    </w:p>
    <w:p w14:paraId="3B7F11FF" w14:textId="77777777" w:rsidR="00826244" w:rsidRPr="00563932" w:rsidRDefault="00826244" w:rsidP="00826244">
      <w:pPr>
        <w:pStyle w:val="Ttulo1"/>
        <w:rPr>
          <w:lang w:val="en-GB"/>
        </w:rPr>
      </w:pPr>
      <w:r w:rsidRPr="00563932">
        <w:rPr>
          <w:lang w:val="en-GB"/>
        </w:rPr>
        <w:t>Abstract</w:t>
      </w:r>
    </w:p>
    <w:p w14:paraId="512763B8" w14:textId="2E87F72F"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w:t>
      </w:r>
      <w:r w:rsidR="00826244" w:rsidRPr="003A07B5">
        <w:rPr>
          <w:color w:val="FF0000"/>
          <w:lang w:val="en-GB"/>
        </w:rPr>
        <w:t>plant</w:t>
      </w:r>
      <w:r w:rsidR="004B2303">
        <w:rPr>
          <w:color w:val="FF0000"/>
          <w:lang w:val="en-GB"/>
        </w:rPr>
        <w:t>s</w:t>
      </w:r>
      <w:r w:rsidR="00826244" w:rsidRPr="003A07B5">
        <w:rPr>
          <w:color w:val="FF0000"/>
          <w:lang w:val="en-GB"/>
        </w:rPr>
        <w:t xml:space="preserve"> </w:t>
      </w:r>
      <w:r w:rsidR="00166D7B" w:rsidRPr="003A07B5">
        <w:rPr>
          <w:color w:val="FF0000"/>
          <w:lang w:val="en-GB"/>
        </w:rPr>
        <w:t>epigenom</w:t>
      </w:r>
      <w:r w:rsidR="00722904" w:rsidRPr="003A07B5">
        <w:rPr>
          <w:color w:val="FF0000"/>
          <w:lang w:val="en-GB"/>
        </w:rPr>
        <w:t>e</w:t>
      </w:r>
      <w:r w:rsidR="00166D7B" w:rsidRPr="003A07B5">
        <w:rPr>
          <w:color w:val="FF0000"/>
          <w:lang w:val="en-GB"/>
        </w:rPr>
        <w:t xml:space="preserve"> and functional </w:t>
      </w:r>
      <w:r w:rsidR="00722904" w:rsidRPr="003A07B5">
        <w:rPr>
          <w:color w:val="FF0000"/>
          <w:lang w:val="en-GB"/>
        </w:rPr>
        <w:t xml:space="preserve">non-coding </w:t>
      </w:r>
      <w:r w:rsidR="00166D7B" w:rsidRPr="003A07B5">
        <w:rPr>
          <w:color w:val="FF0000"/>
          <w:lang w:val="en-GB"/>
        </w:rPr>
        <w:t>genom</w:t>
      </w:r>
      <w:r w:rsidR="003A07B5" w:rsidRPr="003A07B5">
        <w:rPr>
          <w:color w:val="FF0000"/>
          <w:lang w:val="en-GB"/>
        </w:rPr>
        <w:t>e</w:t>
      </w:r>
      <w:r w:rsidR="00826244" w:rsidRPr="003A07B5">
        <w:rPr>
          <w:color w:val="FF0000"/>
          <w:lang w:val="en-GB"/>
        </w:rPr>
        <w:t xml:space="preserve"> </w:t>
      </w:r>
      <w:r w:rsidR="00826244" w:rsidRPr="005A0A5F">
        <w:rPr>
          <w:lang w:val="en-GB"/>
        </w:rPr>
        <w:t>ha</w:t>
      </w:r>
      <w:r w:rsidR="00F11957" w:rsidRPr="005A0A5F">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72AA207B" w14:textId="65AFDE4E" w:rsidR="00FF1E2E"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4362FB13" w14:textId="77777777" w:rsidR="003933A8" w:rsidRPr="00563932" w:rsidRDefault="003933A8" w:rsidP="00047C76">
      <w:pPr>
        <w:pStyle w:val="Ttulo1"/>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E529599"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 xml:space="preserve">further inspection of the crosstalk between evolution and </w:t>
      </w:r>
      <w:r w:rsidR="00C527EF" w:rsidRPr="00BA4EBA">
        <w:rPr>
          <w:color w:val="FF0000"/>
          <w:lang w:val="en-GB"/>
        </w:rPr>
        <w:t>epigenome</w:t>
      </w:r>
      <w:r w:rsidRPr="00BA4EBA">
        <w:rPr>
          <w:color w:val="FF0000"/>
          <w:lang w:val="en-GB"/>
        </w:rPr>
        <w:t>/functional</w:t>
      </w:r>
      <w:r w:rsidR="00771FEA" w:rsidRPr="00BA4EBA">
        <w:rPr>
          <w:color w:val="FF0000"/>
          <w:lang w:val="en-GB"/>
        </w:rPr>
        <w:t xml:space="preserve"> </w:t>
      </w:r>
      <w:r w:rsidR="00C527EF" w:rsidRPr="00BA4EBA">
        <w:rPr>
          <w:color w:val="FF0000"/>
          <w:lang w:val="en-GB"/>
        </w:rPr>
        <w:t>non-coding genome</w:t>
      </w:r>
      <w:r w:rsidRPr="005A0A5F">
        <w:rPr>
          <w:lang w:val="en-GB"/>
        </w:rPr>
        <w:t xml:space="preserve">. 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1CCE3F7C"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w:t>
      </w:r>
      <w:r w:rsidRPr="00866499">
        <w:rPr>
          <w:color w:val="FF0000"/>
          <w:lang w:val="en-GB"/>
        </w:rPr>
        <w:t>plant</w:t>
      </w:r>
      <w:r w:rsidR="00866499" w:rsidRPr="00866499">
        <w:rPr>
          <w:color w:val="FF0000"/>
          <w:lang w:val="en-GB"/>
        </w:rPr>
        <w:t>s</w:t>
      </w:r>
      <w:r w:rsidRPr="00866499">
        <w:rPr>
          <w:color w:val="FF0000"/>
          <w:lang w:val="en-GB"/>
        </w:rPr>
        <w:t xml:space="preserve"> </w:t>
      </w:r>
      <w:r w:rsidR="00BC7295" w:rsidRPr="00BC7295">
        <w:rPr>
          <w:color w:val="FF0000"/>
          <w:lang w:val="en-GB"/>
        </w:rPr>
        <w:t>epigenome</w:t>
      </w:r>
      <w:r w:rsidR="00ED5149" w:rsidRPr="00BC7295">
        <w:rPr>
          <w:color w:val="FF0000"/>
          <w:lang w:val="en-GB"/>
        </w:rPr>
        <w:t xml:space="preserve"> and functional </w:t>
      </w:r>
      <w:r w:rsidR="00BC7295" w:rsidRPr="00BC7295">
        <w:rPr>
          <w:color w:val="FF0000"/>
          <w:lang w:val="en-GB"/>
        </w:rPr>
        <w:t xml:space="preserve">non-coding </w:t>
      </w:r>
      <w:r w:rsidR="00ED5149" w:rsidRPr="00BC7295">
        <w:rPr>
          <w:color w:val="FF0000"/>
          <w:lang w:val="en-GB"/>
        </w:rPr>
        <w:t>genom</w:t>
      </w:r>
      <w:r w:rsidR="00BC7295" w:rsidRPr="00BC7295">
        <w:rPr>
          <w:color w:val="FF0000"/>
          <w:lang w:val="en-GB"/>
        </w:rPr>
        <w:t>e</w:t>
      </w:r>
      <w:r w:rsidR="00ED5149" w:rsidRPr="005A0A5F">
        <w:rPr>
          <w:lang w:val="en-GB"/>
        </w:rPr>
        <w:t xml:space="preserve"> </w:t>
      </w:r>
      <w:r w:rsidRPr="005A0A5F">
        <w:rPr>
          <w:lang w:val="en-GB"/>
        </w:rPr>
        <w:t>ha</w:t>
      </w:r>
      <w:r w:rsidR="003273B0" w:rsidRPr="005A0A5F">
        <w:rPr>
          <w:lang w:val="en-GB"/>
        </w:rPr>
        <w:t>ve</w:t>
      </w:r>
      <w:r w:rsidRPr="005A0A5F">
        <w:rPr>
          <w:lang w:val="en-GB"/>
        </w:rPr>
        <w:t xml:space="preserve"> fascinatingl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792860C7"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shift </w:t>
      </w:r>
      <w:r w:rsidR="005E683A" w:rsidRPr="005E683A">
        <w:rPr>
          <w:i/>
          <w:color w:val="FF0000"/>
          <w:lang w:val="en-US"/>
        </w:rPr>
        <w:t>-</w:t>
      </w:r>
      <w:r w:rsidRPr="005E683A">
        <w:rPr>
          <w:i/>
          <w:color w:val="FF0000"/>
          <w:lang w:val="en-US"/>
        </w:rPr>
        <w:t xml:space="preserve">75 </w:t>
      </w:r>
      <w:r w:rsidRPr="0046592D">
        <w:rPr>
          <w:i/>
          <w:lang w:val="en-US"/>
        </w:rPr>
        <w:t>--</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w:t>
      </w:r>
      <w:proofErr w:type="spellStart"/>
      <w:r w:rsidR="00F6232E" w:rsidRPr="0046592D">
        <w:rPr>
          <w:lang w:val="en-US"/>
        </w:rPr>
        <w:t>Orthology</w:t>
      </w:r>
      <w:proofErr w:type="spellEnd"/>
      <w:r w:rsidR="00F6232E" w:rsidRPr="0046592D">
        <w:rPr>
          <w:lang w:val="en-US"/>
        </w:rPr>
        <w:t xml:space="preserve">(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D288B46"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r w:rsidR="00DA640B">
        <w:rPr>
          <w:lang w:val="en-GB"/>
        </w:rPr>
        <w:t xml:space="preserve"> </w:t>
      </w:r>
      <w:hyperlink r:id="rId22" w:history="1">
        <w:r w:rsidR="00DA640B" w:rsidRPr="004F6EB9">
          <w:rPr>
            <w:lang w:val="en-GB"/>
          </w:rPr>
          <w:t>https://doi.org/10.1098/rstb.2020.0111</w:t>
        </w:r>
      </w:hyperlink>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3"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2B7433FC" w:rsidR="002820B5" w:rsidRPr="004F6EB9"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r w:rsidR="009D20EC">
        <w:rPr>
          <w:lang w:val="en-GB" w:eastAsia="es-ES"/>
        </w:rPr>
        <w:t xml:space="preserve"> </w:t>
      </w:r>
      <w:hyperlink r:id="rId24" w:history="1">
        <w:r w:rsidR="009D20EC" w:rsidRPr="004F6EB9">
          <w:rPr>
            <w:lang w:val="en-GB"/>
          </w:rPr>
          <w:t>https://doi.org/10.1093/plcell/koac017</w:t>
        </w:r>
      </w:hyperlink>
    </w:p>
    <w:p w14:paraId="2618BC52" w14:textId="56A0415B" w:rsidR="002820B5" w:rsidRPr="00563932" w:rsidRDefault="002820B5" w:rsidP="00AC5A70">
      <w:pPr>
        <w:rPr>
          <w:lang w:val="en-GB" w:eastAsia="es-ES"/>
        </w:rPr>
      </w:pPr>
      <w:r w:rsidRPr="004F6EB9">
        <w:rPr>
          <w:lang w:val="en-GB" w:eastAsia="es-ES"/>
        </w:rPr>
        <w:t>Giraud E, H</w:t>
      </w:r>
      <w:r w:rsidR="00D41E38" w:rsidRPr="004F6EB9">
        <w:rPr>
          <w:lang w:val="en-GB" w:eastAsia="es-ES"/>
        </w:rPr>
        <w:t>o</w:t>
      </w:r>
      <w:r w:rsidRPr="004F6EB9">
        <w:rPr>
          <w:lang w:val="en-GB" w:eastAsia="es-ES"/>
        </w:rPr>
        <w:t xml:space="preserve"> L H M, Clifton R, Carrol</w:t>
      </w:r>
      <w:r w:rsidR="00D41E38" w:rsidRPr="004F6EB9">
        <w:rPr>
          <w:lang w:val="en-GB" w:eastAsia="es-ES"/>
        </w:rPr>
        <w:t>l</w:t>
      </w:r>
      <w:r w:rsidR="00A560C8" w:rsidRPr="004F6EB9">
        <w:rPr>
          <w:lang w:val="en-GB" w:eastAsia="es-ES"/>
        </w:rPr>
        <w:t xml:space="preserve"> A, Estavillo G, Tan Y, </w:t>
      </w:r>
      <w:r w:rsidR="004E4792" w:rsidRPr="004F6EB9">
        <w:rPr>
          <w:lang w:val="en-GB" w:eastAsia="es-ES"/>
        </w:rPr>
        <w:t xml:space="preserve">Howell KA, Ivanova A, </w:t>
      </w:r>
      <w:r w:rsidR="007228A9" w:rsidRPr="004F6EB9">
        <w:rPr>
          <w:lang w:val="en-GB" w:eastAsia="es-ES"/>
        </w:rPr>
        <w:t xml:space="preserve">Pogson BJ, </w:t>
      </w:r>
      <w:r w:rsidR="004C7DB1" w:rsidRPr="004F6EB9">
        <w:rPr>
          <w:lang w:val="en-GB" w:eastAsia="es-ES"/>
        </w:rPr>
        <w:t>Millar AH</w:t>
      </w:r>
      <w:r w:rsidR="00A560C8" w:rsidRPr="004F6EB9">
        <w:rPr>
          <w:lang w:val="en-GB" w:eastAsia="es-ES"/>
        </w:rPr>
        <w:t>, et al</w:t>
      </w:r>
      <w:r w:rsidRPr="004F6EB9">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lastRenderedPageBreak/>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3B1812FE" w:rsidR="002820B5" w:rsidRPr="004F6EB9"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r w:rsidR="009D20EC" w:rsidRPr="004F6EB9">
        <w:rPr>
          <w:lang w:val="en-GB"/>
        </w:rPr>
        <w:t xml:space="preserve"> </w:t>
      </w:r>
      <w:hyperlink r:id="rId25" w:history="1">
        <w:r w:rsidR="009D20EC" w:rsidRPr="004F6EB9">
          <w:rPr>
            <w:lang w:val="en-GB"/>
          </w:rPr>
          <w:t>https://doi.org/10.7554/eLife.87714.3</w:t>
        </w:r>
      </w:hyperlink>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3EEFD4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r w:rsidR="009D20EC">
        <w:rPr>
          <w:lang w:val="en-GB"/>
        </w:rPr>
        <w:t xml:space="preserve"> </w:t>
      </w:r>
      <w:hyperlink r:id="rId26" w:history="1">
        <w:r w:rsidR="009D20EC" w:rsidRPr="004F6EB9">
          <w:rPr>
            <w:lang w:val="en-GB"/>
          </w:rPr>
          <w:t>https://doi.org/10.1093/nar/gkac924</w:t>
        </w:r>
      </w:hyperlink>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42A4226D"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r w:rsidRPr="004F6EB9">
        <w:rPr>
          <w:lang w:val="en-GB"/>
        </w:rPr>
        <w:t>.</w:t>
      </w:r>
      <w:r w:rsidR="00D768D0" w:rsidRPr="004F6EB9">
        <w:rPr>
          <w:lang w:val="en-GB"/>
        </w:rPr>
        <w:t xml:space="preserve"> </w:t>
      </w:r>
      <w:hyperlink r:id="rId27" w:history="1">
        <w:r w:rsidR="00D768D0" w:rsidRPr="004F6EB9">
          <w:rPr>
            <w:lang w:val="en-GB"/>
          </w:rPr>
          <w:t>https://doi.org/10.1146/annurev-arplant-070122-030236</w:t>
        </w:r>
      </w:hyperlink>
    </w:p>
    <w:p w14:paraId="15BE9D26" w14:textId="59F87C90" w:rsidR="002820B5" w:rsidRPr="00563932" w:rsidRDefault="002820B5" w:rsidP="00B461BA">
      <w:pPr>
        <w:rPr>
          <w:lang w:val="en-GB"/>
        </w:rPr>
      </w:pPr>
      <w:r w:rsidRPr="00563932">
        <w:rPr>
          <w:lang w:val="en-GB"/>
        </w:rPr>
        <w:lastRenderedPageBreak/>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35BDC5CA"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r w:rsidRPr="004F6EB9">
        <w:rPr>
          <w:lang w:val="en-GB"/>
        </w:rPr>
        <w:t>.</w:t>
      </w:r>
      <w:r w:rsidR="00B52591" w:rsidRPr="004F6EB9">
        <w:rPr>
          <w:lang w:val="en-GB"/>
        </w:rPr>
        <w:t xml:space="preserve"> </w:t>
      </w:r>
      <w:hyperlink r:id="rId28" w:history="1">
        <w:r w:rsidR="00B52591" w:rsidRPr="004F6EB9">
          <w:rPr>
            <w:lang w:val="en-GB"/>
          </w:rPr>
          <w:t>https://doi.org/10.1093/plphys/kiab578</w:t>
        </w:r>
      </w:hyperlink>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27D69933"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r w:rsidR="004A3818">
        <w:rPr>
          <w:lang w:val="en-GB"/>
        </w:rPr>
        <w:t xml:space="preserve"> </w:t>
      </w:r>
      <w:hyperlink r:id="rId29" w:history="1">
        <w:r w:rsidR="004A3818" w:rsidRPr="004F6EB9">
          <w:rPr>
            <w:lang w:val="en-GB"/>
          </w:rPr>
          <w:t>https://doi.org/10.1093/plcell/koab281</w:t>
        </w:r>
      </w:hyperlink>
    </w:p>
    <w:p w14:paraId="6B18EA72" w14:textId="1F03BC6F"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r w:rsidRPr="004F6EB9">
        <w:rPr>
          <w:lang w:val="en-GB"/>
        </w:rPr>
        <w:t>.</w:t>
      </w:r>
      <w:r w:rsidR="003B08D7" w:rsidRPr="004F6EB9">
        <w:rPr>
          <w:lang w:val="en-GB"/>
        </w:rPr>
        <w:t xml:space="preserve"> https://doi.org/10.1038/nmeth.2089</w:t>
      </w:r>
    </w:p>
    <w:p w14:paraId="35E712D2" w14:textId="71ACA1F1" w:rsidR="002820B5" w:rsidRPr="00563932" w:rsidRDefault="00903EB4" w:rsidP="00B461BA">
      <w:pPr>
        <w:rPr>
          <w:lang w:val="en-GB"/>
        </w:rPr>
      </w:pPr>
      <w:r w:rsidRPr="00563932">
        <w:rPr>
          <w:lang w:val="en-GB"/>
        </w:rPr>
        <w:lastRenderedPageBreak/>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30" w:history="1">
        <w:r w:rsidR="00E5667E" w:rsidRPr="00563932">
          <w:rPr>
            <w:rStyle w:val="Hipervnculo"/>
            <w:color w:val="auto"/>
            <w:u w:val="none"/>
            <w:lang w:val="en-GB"/>
          </w:rPr>
          <w:t>https://doi.org/10.1093/bioinformatics/btx024</w:t>
        </w:r>
      </w:hyperlink>
    </w:p>
    <w:p w14:paraId="4EA9E208" w14:textId="2CD3E2BE"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r w:rsidR="00785C1B">
        <w:rPr>
          <w:lang w:val="en-GB" w:eastAsia="es-ES"/>
        </w:rPr>
        <w:t xml:space="preserve"> </w:t>
      </w:r>
      <w:hyperlink r:id="rId31" w:history="1">
        <w:r w:rsidR="00785C1B" w:rsidRPr="004F6EB9">
          <w:rPr>
            <w:lang w:val="en-GB"/>
          </w:rPr>
          <w:t>ttps://doi.org/10.1371/journal.pcbi.1006940</w:t>
        </w:r>
      </w:hyperlink>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Seq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w:t>
      </w:r>
      <w:proofErr w:type="spellStart"/>
      <w:r w:rsidRPr="005A0A5F">
        <w:rPr>
          <w:lang w:val="en-GB" w:eastAsia="es-ES"/>
        </w:rPr>
        <w:t>Meijón</w:t>
      </w:r>
      <w:proofErr w:type="spellEnd"/>
      <w:r w:rsidRPr="005A0A5F">
        <w:rPr>
          <w:lang w:val="en-GB" w:eastAsia="es-ES"/>
        </w:rPr>
        <w:t xml:space="preserve">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32"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33" w:history="1">
        <w:r w:rsidR="002820B5" w:rsidRPr="00563932">
          <w:rPr>
            <w:rStyle w:val="Hipervnculo"/>
            <w:color w:val="auto"/>
            <w:u w:val="none"/>
            <w:lang w:val="en-GB" w:eastAsia="es-ES"/>
          </w:rPr>
          <w:t>https://doi.org/10.3389/fpls.2022.888102</w:t>
        </w:r>
      </w:hyperlink>
    </w:p>
    <w:p w14:paraId="31288E47" w14:textId="4BCD3550" w:rsidR="00C07607" w:rsidRPr="00563932" w:rsidRDefault="006443AC" w:rsidP="00B95C5E">
      <w:pPr>
        <w:rPr>
          <w:lang w:val="en-GB" w:eastAsia="es-ES"/>
        </w:rPr>
      </w:pPr>
      <w:r w:rsidRPr="00563932">
        <w:rPr>
          <w:lang w:val="en-GB" w:eastAsia="es-ES"/>
        </w:rPr>
        <w:lastRenderedPageBreak/>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 xml:space="preserve">(9), </w:t>
      </w:r>
      <w:r w:rsidR="00C07607" w:rsidRPr="004F6EB9">
        <w:rPr>
          <w:lang w:val="en-GB"/>
        </w:rPr>
        <w:t>1–37.</w:t>
      </w:r>
      <w:r w:rsidR="00203A37" w:rsidRPr="004F6EB9">
        <w:rPr>
          <w:lang w:val="en-GB"/>
        </w:rPr>
        <w:t xml:space="preserve"> https://doi.org/10.1186/s13059-021-02572-z</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34"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w:t>
      </w:r>
      <w:proofErr w:type="spellEnd"/>
      <w:r w:rsidRPr="00563932">
        <w:rPr>
          <w:lang w:val="en-GB" w:eastAsia="es-ES"/>
        </w:rPr>
        <w:t xml:space="preserve">-Seq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w:t>
      </w:r>
      <w:r w:rsidR="00CA7836" w:rsidRPr="00563932">
        <w:rPr>
          <w:lang w:val="en-GB"/>
        </w:rPr>
        <w:lastRenderedPageBreak/>
        <w:t xml:space="preserve">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w:t>
      </w:r>
      <w:r w:rsidRPr="00563932">
        <w:rPr>
          <w:lang w:val="en-GB"/>
        </w:rPr>
        <w:lastRenderedPageBreak/>
        <w:t xml:space="preserve">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w:t>
      </w:r>
      <w:r w:rsidRPr="00563932">
        <w:rPr>
          <w:lang w:val="en-GB"/>
        </w:rPr>
        <w:lastRenderedPageBreak/>
        <w:t>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8DFA433" w14:textId="39327D67" w:rsidR="00B461BA" w:rsidRPr="001D315E" w:rsidRDefault="00811B43" w:rsidP="00C1028C">
      <w:pPr>
        <w:rPr>
          <w:color w:val="FF0000"/>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r w:rsidR="004F6EB9">
        <w:rPr>
          <w:lang w:val="en-US"/>
        </w:rPr>
        <w:t xml:space="preserve"> </w:t>
      </w:r>
      <w:r w:rsidR="004F6EB9" w:rsidRPr="00A2478B">
        <w:rPr>
          <w:color w:val="FF0000"/>
          <w:lang w:val="en-US"/>
        </w:rPr>
        <w:t xml:space="preserve">“ns”: p &gt; 0.05; “*”: p &lt; 0.05; “**”: p &lt; 0.01; “***”: p &lt; 0.001; “****”: p &lt; 0.0001. KW = </w:t>
      </w:r>
      <w:proofErr w:type="spellStart"/>
      <w:r w:rsidR="004F6EB9" w:rsidRPr="00A2478B">
        <w:rPr>
          <w:color w:val="FF0000"/>
          <w:lang w:val="en-US"/>
        </w:rPr>
        <w:t>Kruskall</w:t>
      </w:r>
      <w:proofErr w:type="spellEnd"/>
      <w:r w:rsidR="004F6EB9" w:rsidRPr="00A2478B">
        <w:rPr>
          <w:color w:val="FF0000"/>
          <w:lang w:val="en-US"/>
        </w:rPr>
        <w:t>-Wallis.</w:t>
      </w:r>
    </w:p>
    <w:sectPr w:rsidR="00B461BA" w:rsidRPr="001D315E" w:rsidSect="00B721EF">
      <w:footerReference w:type="default" r:id="rId3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044CD" w14:textId="77777777" w:rsidR="00B721EF" w:rsidRDefault="00B721EF" w:rsidP="0006461F">
      <w:pPr>
        <w:spacing w:after="0" w:line="240" w:lineRule="auto"/>
      </w:pPr>
      <w:r>
        <w:separator/>
      </w:r>
    </w:p>
  </w:endnote>
  <w:endnote w:type="continuationSeparator" w:id="0">
    <w:p w14:paraId="1A32AEB7" w14:textId="77777777" w:rsidR="00B721EF" w:rsidRDefault="00B721EF"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9BF66" w14:textId="77777777" w:rsidR="00B721EF" w:rsidRDefault="00B721EF" w:rsidP="0006461F">
      <w:pPr>
        <w:spacing w:after="0" w:line="240" w:lineRule="auto"/>
      </w:pPr>
      <w:r>
        <w:separator/>
      </w:r>
    </w:p>
  </w:footnote>
  <w:footnote w:type="continuationSeparator" w:id="0">
    <w:p w14:paraId="5B434268" w14:textId="77777777" w:rsidR="00B721EF" w:rsidRDefault="00B721EF"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47C76"/>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2793E"/>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0B"/>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315E"/>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3A37"/>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55F"/>
    <w:rsid w:val="00346B7D"/>
    <w:rsid w:val="00350164"/>
    <w:rsid w:val="003503EA"/>
    <w:rsid w:val="00350947"/>
    <w:rsid w:val="00350BC6"/>
    <w:rsid w:val="00350ED5"/>
    <w:rsid w:val="003515D4"/>
    <w:rsid w:val="00351786"/>
    <w:rsid w:val="00351ADA"/>
    <w:rsid w:val="00351C94"/>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3F"/>
    <w:rsid w:val="00395F77"/>
    <w:rsid w:val="003960B2"/>
    <w:rsid w:val="003966D5"/>
    <w:rsid w:val="0039721C"/>
    <w:rsid w:val="0039786D"/>
    <w:rsid w:val="003A06E2"/>
    <w:rsid w:val="003A07B5"/>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8D7"/>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3818"/>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303"/>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4F6EB9"/>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83A"/>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4907"/>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6384"/>
    <w:rsid w:val="00707B0D"/>
    <w:rsid w:val="00707F09"/>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2904"/>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289"/>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1B"/>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D63"/>
    <w:rsid w:val="007D4F94"/>
    <w:rsid w:val="007D5BFD"/>
    <w:rsid w:val="007D5E9B"/>
    <w:rsid w:val="007D6931"/>
    <w:rsid w:val="007D6997"/>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499"/>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0EC"/>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96E"/>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78B"/>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0EF"/>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591"/>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1EF"/>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EB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53F"/>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295"/>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7EF"/>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68D0"/>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640B"/>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nar/gkac924" TargetMode="External"/><Relationship Id="rId21" Type="http://schemas.openxmlformats.org/officeDocument/2006/relationships/hyperlink" Target="https://github.com/RocesV/PlantFUNCO_manuscript" TargetMode="External"/><Relationship Id="rId34" Type="http://schemas.openxmlformats.org/officeDocument/2006/relationships/hyperlink" Target="https://doi.org/10.1093/pcp/pcp090"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7554/eLife.87714.3" TargetMode="External"/><Relationship Id="rId33"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hyperlink" Target="https://doi.org/10.1093/plcell/koab2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093/plcell/koac017" TargetMode="External"/><Relationship Id="rId32" Type="http://schemas.openxmlformats.org/officeDocument/2006/relationships/hyperlink" Target="https://doi.org/10.1111/tpj.1254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molbev/msaa302" TargetMode="External"/><Relationship Id="rId28" Type="http://schemas.openxmlformats.org/officeDocument/2006/relationships/hyperlink" Target="https://doi.org/10.1093/plphys/kiab578" TargetMode="External"/><Relationship Id="rId36"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31" Type="http://schemas.openxmlformats.org/officeDocument/2006/relationships/hyperlink" Target="https://doi.org/10.1371/journal.pcbi.1006940"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8/rstb.2020.0111" TargetMode="External"/><Relationship Id="rId27" Type="http://schemas.openxmlformats.org/officeDocument/2006/relationships/hyperlink" Target="https://doi.org/10.1146/annurev-arplant-070122-030236" TargetMode="External"/><Relationship Id="rId30" Type="http://schemas.openxmlformats.org/officeDocument/2006/relationships/hyperlink" Target="https://doi.org/10.1093/bioinformatics/btx024" TargetMode="External"/><Relationship Id="rId35" Type="http://schemas.openxmlformats.org/officeDocument/2006/relationships/footer" Target="footer1.xml"/><Relationship Id="rId8" Type="http://schemas.openxmlformats.org/officeDocument/2006/relationships/hyperlink" Target="mailto:meijonmonica@uniovi.es"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4197</Words>
  <Characters>194929</Characters>
  <Application>Microsoft Office Word</Application>
  <DocSecurity>0</DocSecurity>
  <Lines>1624</Lines>
  <Paragraphs>4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414</cp:revision>
  <dcterms:created xsi:type="dcterms:W3CDTF">2021-06-15T16:23:00Z</dcterms:created>
  <dcterms:modified xsi:type="dcterms:W3CDTF">2024-02-0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